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2BB8F52" w14:textId="22C7E91F" w:rsidR="00857BBF" w:rsidRDefault="00857BBF">
      <w:r>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2E0832BA">
            <wp:simplePos x="0" y="0"/>
            <wp:positionH relativeFrom="margin">
              <wp:align>left</wp:align>
            </wp:positionH>
            <wp:positionV relativeFrom="paragraph">
              <wp:posOffset>0</wp:posOffset>
            </wp:positionV>
            <wp:extent cx="3324225" cy="2614295"/>
            <wp:effectExtent l="0" t="0" r="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330622" cy="2619948"/>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1D5040D7" w14:textId="2709788D" w:rsidR="00E44B3C"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r w:rsidR="001A3DBA">
        <w:br/>
      </w:r>
      <w:r w:rsidR="00E44B3C">
        <w:t xml:space="preserve">Dazu gibt es </w:t>
      </w:r>
      <w:r w:rsidR="007F74C5">
        <w:t>V</w:t>
      </w:r>
      <w:r w:rsidR="00E44B3C">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rsidR="00E44B3C">
        <w:t>.</w:t>
      </w:r>
    </w:p>
    <w:p w14:paraId="024300E8" w14:textId="38BC7D7D" w:rsidR="005B2CFC"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4CF47F4F">
            <wp:simplePos x="0" y="0"/>
            <wp:positionH relativeFrom="column">
              <wp:posOffset>-4445</wp:posOffset>
            </wp:positionH>
            <wp:positionV relativeFrom="paragraph">
              <wp:posOffset>635</wp:posOffset>
            </wp:positionV>
            <wp:extent cx="3371850" cy="2689169"/>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371850" cy="2689169"/>
                    </a:xfrm>
                    <a:prstGeom prst="rect">
                      <a:avLst/>
                    </a:prstGeom>
                  </pic:spPr>
                </pic:pic>
              </a:graphicData>
            </a:graphic>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08032775" w:rsidR="003F17E8" w:rsidRDefault="004E52E0" w:rsidP="00024C19">
      <w:r>
        <w:t xml:space="preserve">Boxplots </w:t>
      </w:r>
      <w:r w:rsidR="00584A83">
        <w:t>können wie Histogramme, Auskunft über die Verteilung 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p>
    <w:p w14:paraId="65C7E955" w14:textId="7B7D9006" w:rsidR="002A63EB" w:rsidRDefault="002A63EB" w:rsidP="00024C19">
      <w:r>
        <w:t>Im nebenstehenden Plot sieht man also nun vier Boxplots</w:t>
      </w:r>
      <w:r w:rsidR="00207648">
        <w:t xml:space="preserve"> gruppiert nach dem Startbezirk.</w:t>
      </w:r>
    </w:p>
    <w:p w14:paraId="7BF26891" w14:textId="225EF6DB"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165B44">
        <w:br/>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proofErr w:type="spellStart"/>
      <w:r>
        <w:t>Cognitive</w:t>
      </w:r>
      <w:proofErr w:type="spellEnd"/>
      <w:r>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77DFC9ED"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p>
    <w:p w14:paraId="4F3B14BC" w14:textId="4752E71C"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p>
    <w:p w14:paraId="00794C6E" w14:textId="0F3C1723"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7" w:history="1">
        <w:r w:rsidRPr="001F5CEF">
          <w:rPr>
            <w:rStyle w:val="Hyperlink"/>
          </w:rPr>
          <w:t>https://www.bfs.admin.ch/bfs/de/home/statistiken/energie.assetdetail.28065403.html</w:t>
        </w:r>
      </w:hyperlink>
    </w:p>
    <w:p w14:paraId="014BE7AC" w14:textId="18A184AC"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378D4FB3">
            <wp:simplePos x="0" y="0"/>
            <wp:positionH relativeFrom="margin">
              <wp:posOffset>3250565</wp:posOffset>
            </wp:positionH>
            <wp:positionV relativeFrom="paragraph">
              <wp:posOffset>762635</wp:posOffset>
            </wp:positionV>
            <wp:extent cx="2497455" cy="1751330"/>
            <wp:effectExtent l="0" t="0" r="0" b="127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97455" cy="1751330"/>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729E220D">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w:t>
      </w:r>
      <w:proofErr w:type="spellStart"/>
      <w:r>
        <w:t>Barplot</w:t>
      </w:r>
      <w:proofErr w:type="spellEnd"/>
      <w:r>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14A3FFEF">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 xml:space="preserve">Die Zuordnung wurde durch ein </w:t>
      </w:r>
      <w:proofErr w:type="spellStart"/>
      <w:r>
        <w:t>Binning</w:t>
      </w:r>
      <w:proofErr w:type="spellEnd"/>
      <w:r>
        <w:t xml:space="preserve"> gelöst</w:t>
      </w:r>
      <w:r w:rsidR="00DC2B0A">
        <w:t xml:space="preserve">, wobei so ein ordinaler Datentyp entstand. Ordinal bedeutet, dass es sich um ein Kategorieller Datentyp handelt, dieser allerdings logisch geordnet werden kann. </w:t>
      </w:r>
      <w:r w:rsidR="00DC2B0A">
        <w:br/>
        <w:t>Ob diese Abstufung sinn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0E47A539"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FD3296">
        <w:br/>
      </w:r>
      <w:proofErr w:type="gramStart"/>
      <w:r w:rsidR="00FD3296">
        <w:t>Folgend</w:t>
      </w:r>
      <w:proofErr w:type="gramEnd"/>
      <w:r w:rsidR="00FD3296">
        <w:t xml:space="preserve"> werden die 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26DE646C"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4E5DFC5B" w:rsidR="00794214" w:rsidRPr="002F15B1" w:rsidRDefault="00794214" w:rsidP="00794214">
      <w:pPr>
        <w:pStyle w:val="berschrift3"/>
      </w:pPr>
      <w:proofErr w:type="spellStart"/>
      <w:r w:rsidRPr="002F15B1">
        <w:t>Layers</w:t>
      </w:r>
      <w:proofErr w:type="spellEnd"/>
      <w:r w:rsidRPr="002F15B1">
        <w:t>:</w:t>
      </w:r>
      <w:r w:rsidR="00132BF8" w:rsidRPr="002F15B1">
        <w:t xml:space="preserve"> </w:t>
      </w:r>
      <w:proofErr w:type="spellStart"/>
      <w:r w:rsidR="00132BF8" w:rsidRPr="002F15B1">
        <w:t>Aesthetics</w:t>
      </w:r>
      <w:proofErr w:type="spellEnd"/>
      <w:r w:rsidR="00E945A0">
        <w:t xml:space="preserve"> &amp; </w:t>
      </w:r>
      <w:proofErr w:type="spellStart"/>
      <w:r w:rsidR="00B8399E">
        <w:t>Geometric</w:t>
      </w:r>
      <w:proofErr w:type="spellEnd"/>
      <w:r w:rsidR="00B8399E">
        <w:t xml:space="preserve"> </w:t>
      </w:r>
      <w:proofErr w:type="spellStart"/>
      <w:r w:rsidR="00B8399E">
        <w:t>objects</w:t>
      </w:r>
      <w:proofErr w:type="spellEnd"/>
      <w:r w:rsidRPr="002F15B1">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2234155B" w:rsidR="006B3809" w:rsidRDefault="00C50368" w:rsidP="00132BF8">
      <w:r w:rsidRPr="00C50368">
        <w:rPr>
          <w:noProof/>
        </w:rPr>
        <w:drawing>
          <wp:anchor distT="0" distB="0" distL="114300" distR="114300" simplePos="0" relativeHeight="251677696" behindDoc="0" locked="0" layoutInCell="1" allowOverlap="1" wp14:anchorId="02FDD0B8" wp14:editId="50221C2F">
            <wp:simplePos x="0" y="0"/>
            <wp:positionH relativeFrom="margin">
              <wp:align>left</wp:align>
            </wp:positionH>
            <wp:positionV relativeFrom="paragraph">
              <wp:posOffset>1270</wp:posOffset>
            </wp:positionV>
            <wp:extent cx="3110865" cy="2333625"/>
            <wp:effectExtent l="0" t="0" r="0" b="9525"/>
            <wp:wrapSquare wrapText="bothSides"/>
            <wp:docPr id="478210206"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210206" name="Grafik 1" descr="Ein Bild, das Text, Screenshot, Diagramm, Reihe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10865" cy="2333625"/>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50237A66" w:rsidR="00B3606F" w:rsidRDefault="00EE2BD8" w:rsidP="00132BF8">
      <w:r>
        <w:t xml:space="preserve">Um die Unterschiede trotzdem etwas besser zu erkennen, </w:t>
      </w:r>
      <w:r w:rsidR="00450849">
        <w:t>wurde ein weiteres geometrisches Objekt hinzugefügt.</w:t>
      </w:r>
    </w:p>
    <w:p w14:paraId="47B040B6" w14:textId="5047E309" w:rsidR="00450849" w:rsidRDefault="00BC48EE" w:rsidP="00132BF8">
      <w:r>
        <w:t xml:space="preserve">Dieses Objekt 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nach Diamantfarbe.</w:t>
      </w:r>
    </w:p>
    <w:p w14:paraId="02D3C5D9" w14:textId="61705296" w:rsidR="00CB2564" w:rsidRDefault="00CB2564" w:rsidP="00132BF8">
      <w:r>
        <w:t>Wie man erkennen kann, hat die Diamantfarbe einen möglichen Einfluss auf den Preis.</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771EDA1D"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proofErr w:type="gramStart"/>
      <w:r w:rsidR="00CC3ED2">
        <w:t>diese Splits</w:t>
      </w:r>
      <w:proofErr w:type="gramEnd"/>
      <w:r>
        <w:t xml:space="preserve"> in einem separaten </w:t>
      </w:r>
      <w:r w:rsidR="00CC3ED2">
        <w:t>Plot visualisiert werden können.</w:t>
      </w:r>
      <w:r w:rsidR="00CC3ED2">
        <w:br/>
        <w:t>D</w:t>
      </w:r>
      <w:r w:rsidR="001A5C98">
        <w:t>iese «</w:t>
      </w:r>
      <w:proofErr w:type="spellStart"/>
      <w:r w:rsidR="001A5C98">
        <w:t>subplots</w:t>
      </w:r>
      <w:proofErr w:type="spellEnd"/>
      <w:r w:rsidR="001A5C98">
        <w:t xml:space="preserve">» </w:t>
      </w:r>
      <w:r w:rsidR="00D021C4">
        <w:t>teilen sich üblicherweise die gleiche Skala</w:t>
      </w:r>
      <w:r w:rsidR="00016577">
        <w:t xml:space="preserve"> um die Vergleichbarkeit der einzelnen Plots beizubehalten.</w:t>
      </w:r>
    </w:p>
    <w:p w14:paraId="76557621" w14:textId="16E9E766" w:rsidR="00016577" w:rsidRDefault="006E2CD1" w:rsidP="00232100">
      <w:r w:rsidRPr="006E2CD1">
        <w:rPr>
          <w:noProof/>
        </w:rPr>
        <w:drawing>
          <wp:inline distT="0" distB="0" distL="0" distR="0" wp14:anchorId="265EF2EC" wp14:editId="0776ECD2">
            <wp:extent cx="5760720" cy="2880360"/>
            <wp:effectExtent l="0" t="0" r="0" b="0"/>
            <wp:docPr id="818656427" name="Grafik 1" descr="Ein Bild, das Diagramm, Reihe, Screenshot,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656427" name="Grafik 1" descr="Ein Bild, das Diagramm, Reihe, Screenshot, Text enthält.&#10;&#10;Automatisch generierte Beschreibung"/>
                    <pic:cNvPicPr/>
                  </pic:nvPicPr>
                  <pic:blipFill>
                    <a:blip r:embed="rId24"/>
                    <a:stretch>
                      <a:fillRect/>
                    </a:stretch>
                  </pic:blipFill>
                  <pic:spPr>
                    <a:xfrm>
                      <a:off x="0" y="0"/>
                      <a:ext cx="5760720" cy="2880360"/>
                    </a:xfrm>
                    <a:prstGeom prst="rect">
                      <a:avLst/>
                    </a:prstGeom>
                  </pic:spPr>
                </pic:pic>
              </a:graphicData>
            </a:graphic>
          </wp:inline>
        </w:drawing>
      </w:r>
    </w:p>
    <w:p w14:paraId="45303C01" w14:textId="695F709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315CE4">
        <w:br/>
      </w:r>
      <w:r w:rsidR="00B1106C">
        <w:t xml:space="preserve">In </w:t>
      </w:r>
      <w:proofErr w:type="spellStart"/>
      <w:r w:rsidR="00B1106C">
        <w:t>gg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7777777" w:rsidR="00C801E1" w:rsidRPr="00132BF8" w:rsidRDefault="00C801E1" w:rsidP="00132BF8"/>
    <w:p w14:paraId="0495CEDD" w14:textId="77777777" w:rsidR="003D6191" w:rsidRPr="00132BF8" w:rsidRDefault="003D6191" w:rsidP="006C47ED"/>
    <w:p w14:paraId="232D919F" w14:textId="77777777" w:rsidR="00FE7ACB" w:rsidRPr="00132BF8" w:rsidRDefault="00FE7ACB" w:rsidP="006C47ED"/>
    <w:p w14:paraId="21C6B7FF" w14:textId="36B99967" w:rsidR="006C47ED" w:rsidRPr="00132BF8" w:rsidRDefault="00420BB2" w:rsidP="006C47ED">
      <w:r w:rsidRPr="00132BF8">
        <w:br/>
      </w:r>
      <w:r w:rsidR="007F636E" w:rsidRPr="00132BF8">
        <w:br/>
      </w:r>
    </w:p>
    <w:p w14:paraId="660F8A24" w14:textId="77777777" w:rsidR="00A35AC3" w:rsidRPr="00132BF8" w:rsidRDefault="00A35AC3" w:rsidP="00EC6CD2"/>
    <w:p w14:paraId="140C1C13" w14:textId="77777777" w:rsidR="00F76E8F" w:rsidRPr="00132BF8" w:rsidRDefault="00F76E8F" w:rsidP="00EC6CD2"/>
    <w:sectPr w:rsidR="00F76E8F" w:rsidRPr="00132BF8">
      <w:headerReference w:type="default" r:id="rId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A120C" w14:textId="77777777" w:rsidR="00E22371" w:rsidRDefault="00E22371" w:rsidP="007B68F5">
      <w:pPr>
        <w:spacing w:after="0" w:line="240" w:lineRule="auto"/>
      </w:pPr>
      <w:r>
        <w:separator/>
      </w:r>
    </w:p>
  </w:endnote>
  <w:endnote w:type="continuationSeparator" w:id="0">
    <w:p w14:paraId="7DE4914D" w14:textId="77777777" w:rsidR="00E22371" w:rsidRDefault="00E22371"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D845C" w14:textId="77777777" w:rsidR="00E22371" w:rsidRDefault="00E22371" w:rsidP="007B68F5">
      <w:pPr>
        <w:spacing w:after="0" w:line="240" w:lineRule="auto"/>
      </w:pPr>
      <w:r>
        <w:separator/>
      </w:r>
    </w:p>
  </w:footnote>
  <w:footnote w:type="continuationSeparator" w:id="0">
    <w:p w14:paraId="4AEC2A49" w14:textId="77777777" w:rsidR="00E22371" w:rsidRDefault="00E22371"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5"/>
  </w:num>
  <w:num w:numId="2" w16cid:durableId="251166037">
    <w:abstractNumId w:val="1"/>
  </w:num>
  <w:num w:numId="3" w16cid:durableId="1905410852">
    <w:abstractNumId w:val="0"/>
  </w:num>
  <w:num w:numId="4" w16cid:durableId="732898001">
    <w:abstractNumId w:val="3"/>
  </w:num>
  <w:num w:numId="5" w16cid:durableId="1531457693">
    <w:abstractNumId w:val="2"/>
  </w:num>
  <w:num w:numId="6" w16cid:durableId="8757006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6377"/>
    <w:rsid w:val="00007568"/>
    <w:rsid w:val="00010BEF"/>
    <w:rsid w:val="00010C3F"/>
    <w:rsid w:val="0001628F"/>
    <w:rsid w:val="00016349"/>
    <w:rsid w:val="00016577"/>
    <w:rsid w:val="00023BEF"/>
    <w:rsid w:val="00023D4F"/>
    <w:rsid w:val="00024C19"/>
    <w:rsid w:val="00025A87"/>
    <w:rsid w:val="00025B59"/>
    <w:rsid w:val="00025D9C"/>
    <w:rsid w:val="00030E6E"/>
    <w:rsid w:val="0003277D"/>
    <w:rsid w:val="00035446"/>
    <w:rsid w:val="000364D8"/>
    <w:rsid w:val="00040BE9"/>
    <w:rsid w:val="00041AC9"/>
    <w:rsid w:val="000450A4"/>
    <w:rsid w:val="0005244C"/>
    <w:rsid w:val="00054272"/>
    <w:rsid w:val="00054EB9"/>
    <w:rsid w:val="00056620"/>
    <w:rsid w:val="00057785"/>
    <w:rsid w:val="000620EB"/>
    <w:rsid w:val="000623C2"/>
    <w:rsid w:val="000649F9"/>
    <w:rsid w:val="0006599D"/>
    <w:rsid w:val="00067627"/>
    <w:rsid w:val="000708A2"/>
    <w:rsid w:val="00072D98"/>
    <w:rsid w:val="0008451F"/>
    <w:rsid w:val="00086F9B"/>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C204A"/>
    <w:rsid w:val="000C27FC"/>
    <w:rsid w:val="000C360C"/>
    <w:rsid w:val="000C77C4"/>
    <w:rsid w:val="000D1C3E"/>
    <w:rsid w:val="000D2EC3"/>
    <w:rsid w:val="000D5286"/>
    <w:rsid w:val="000E5136"/>
    <w:rsid w:val="000F291B"/>
    <w:rsid w:val="000F3BBF"/>
    <w:rsid w:val="000F4E59"/>
    <w:rsid w:val="0010429F"/>
    <w:rsid w:val="00104841"/>
    <w:rsid w:val="00111662"/>
    <w:rsid w:val="0011402A"/>
    <w:rsid w:val="00120A89"/>
    <w:rsid w:val="0012332C"/>
    <w:rsid w:val="00124ACD"/>
    <w:rsid w:val="00124B23"/>
    <w:rsid w:val="00125AAB"/>
    <w:rsid w:val="001273CA"/>
    <w:rsid w:val="00130500"/>
    <w:rsid w:val="00132BF8"/>
    <w:rsid w:val="0013364C"/>
    <w:rsid w:val="00133D8D"/>
    <w:rsid w:val="001355CE"/>
    <w:rsid w:val="00135A7B"/>
    <w:rsid w:val="00140EF5"/>
    <w:rsid w:val="001441D7"/>
    <w:rsid w:val="00144342"/>
    <w:rsid w:val="00145A22"/>
    <w:rsid w:val="001519A7"/>
    <w:rsid w:val="00151E2B"/>
    <w:rsid w:val="001533B2"/>
    <w:rsid w:val="00155707"/>
    <w:rsid w:val="00164F8E"/>
    <w:rsid w:val="00165B44"/>
    <w:rsid w:val="001745E4"/>
    <w:rsid w:val="001852DF"/>
    <w:rsid w:val="001854F2"/>
    <w:rsid w:val="00186A40"/>
    <w:rsid w:val="001876A2"/>
    <w:rsid w:val="0019266F"/>
    <w:rsid w:val="001947E4"/>
    <w:rsid w:val="00195F3F"/>
    <w:rsid w:val="001A3DBA"/>
    <w:rsid w:val="001A4546"/>
    <w:rsid w:val="001A4E8D"/>
    <w:rsid w:val="001A5C98"/>
    <w:rsid w:val="001A765B"/>
    <w:rsid w:val="001A7767"/>
    <w:rsid w:val="001B1262"/>
    <w:rsid w:val="001B6FE8"/>
    <w:rsid w:val="001C060E"/>
    <w:rsid w:val="001C0753"/>
    <w:rsid w:val="001C7779"/>
    <w:rsid w:val="001C795F"/>
    <w:rsid w:val="001D2BB8"/>
    <w:rsid w:val="001D30C5"/>
    <w:rsid w:val="001D698B"/>
    <w:rsid w:val="001E14C5"/>
    <w:rsid w:val="001E1698"/>
    <w:rsid w:val="001E2A34"/>
    <w:rsid w:val="001E3714"/>
    <w:rsid w:val="001E6E2C"/>
    <w:rsid w:val="001F691C"/>
    <w:rsid w:val="001F74E2"/>
    <w:rsid w:val="001F7885"/>
    <w:rsid w:val="001F7A15"/>
    <w:rsid w:val="00201E29"/>
    <w:rsid w:val="0020267B"/>
    <w:rsid w:val="00202B44"/>
    <w:rsid w:val="002030ED"/>
    <w:rsid w:val="0020347B"/>
    <w:rsid w:val="00204A71"/>
    <w:rsid w:val="00204EFD"/>
    <w:rsid w:val="00206B3E"/>
    <w:rsid w:val="00207648"/>
    <w:rsid w:val="00210107"/>
    <w:rsid w:val="00212F08"/>
    <w:rsid w:val="002166E5"/>
    <w:rsid w:val="00216E04"/>
    <w:rsid w:val="00217006"/>
    <w:rsid w:val="00217673"/>
    <w:rsid w:val="00217EC0"/>
    <w:rsid w:val="00220477"/>
    <w:rsid w:val="00222B62"/>
    <w:rsid w:val="00223342"/>
    <w:rsid w:val="00231EFC"/>
    <w:rsid w:val="00232100"/>
    <w:rsid w:val="0023467B"/>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81D10"/>
    <w:rsid w:val="00282319"/>
    <w:rsid w:val="0028297E"/>
    <w:rsid w:val="00283122"/>
    <w:rsid w:val="00285119"/>
    <w:rsid w:val="002931D8"/>
    <w:rsid w:val="002A21AE"/>
    <w:rsid w:val="002A2B63"/>
    <w:rsid w:val="002A353E"/>
    <w:rsid w:val="002A3B7A"/>
    <w:rsid w:val="002A5519"/>
    <w:rsid w:val="002A63EB"/>
    <w:rsid w:val="002A643C"/>
    <w:rsid w:val="002B102D"/>
    <w:rsid w:val="002B536A"/>
    <w:rsid w:val="002C1A4D"/>
    <w:rsid w:val="002C4D6B"/>
    <w:rsid w:val="002D2A50"/>
    <w:rsid w:val="002D5956"/>
    <w:rsid w:val="002D61CF"/>
    <w:rsid w:val="002E580E"/>
    <w:rsid w:val="002E732A"/>
    <w:rsid w:val="002F0D48"/>
    <w:rsid w:val="002F15B1"/>
    <w:rsid w:val="002F5487"/>
    <w:rsid w:val="002F6173"/>
    <w:rsid w:val="002F755C"/>
    <w:rsid w:val="003028F2"/>
    <w:rsid w:val="00310767"/>
    <w:rsid w:val="003112A5"/>
    <w:rsid w:val="00311E69"/>
    <w:rsid w:val="00312360"/>
    <w:rsid w:val="00313FF3"/>
    <w:rsid w:val="003152ED"/>
    <w:rsid w:val="00315CE4"/>
    <w:rsid w:val="00321C95"/>
    <w:rsid w:val="003228C1"/>
    <w:rsid w:val="00326D7A"/>
    <w:rsid w:val="0033091F"/>
    <w:rsid w:val="00332E0F"/>
    <w:rsid w:val="00335E16"/>
    <w:rsid w:val="0033662C"/>
    <w:rsid w:val="00337235"/>
    <w:rsid w:val="00337927"/>
    <w:rsid w:val="00337FA7"/>
    <w:rsid w:val="003419DB"/>
    <w:rsid w:val="00357022"/>
    <w:rsid w:val="00362FA5"/>
    <w:rsid w:val="003708AB"/>
    <w:rsid w:val="00372317"/>
    <w:rsid w:val="003724BA"/>
    <w:rsid w:val="003829AB"/>
    <w:rsid w:val="00383C10"/>
    <w:rsid w:val="00385896"/>
    <w:rsid w:val="003866D1"/>
    <w:rsid w:val="00387D4B"/>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C16DA"/>
    <w:rsid w:val="003C1AC3"/>
    <w:rsid w:val="003C1D7D"/>
    <w:rsid w:val="003C2300"/>
    <w:rsid w:val="003C391C"/>
    <w:rsid w:val="003C4588"/>
    <w:rsid w:val="003C6779"/>
    <w:rsid w:val="003D10A3"/>
    <w:rsid w:val="003D1D1F"/>
    <w:rsid w:val="003D6191"/>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7BEB"/>
    <w:rsid w:val="00410D36"/>
    <w:rsid w:val="00412EAE"/>
    <w:rsid w:val="00416710"/>
    <w:rsid w:val="00420BB2"/>
    <w:rsid w:val="004226CF"/>
    <w:rsid w:val="00424944"/>
    <w:rsid w:val="004352B2"/>
    <w:rsid w:val="00435819"/>
    <w:rsid w:val="00436693"/>
    <w:rsid w:val="0043691B"/>
    <w:rsid w:val="0044082C"/>
    <w:rsid w:val="004419A9"/>
    <w:rsid w:val="00441DAB"/>
    <w:rsid w:val="00442156"/>
    <w:rsid w:val="00444757"/>
    <w:rsid w:val="004506DD"/>
    <w:rsid w:val="00450849"/>
    <w:rsid w:val="00453ADE"/>
    <w:rsid w:val="00454CE6"/>
    <w:rsid w:val="00464BFD"/>
    <w:rsid w:val="00467DBD"/>
    <w:rsid w:val="00470D2A"/>
    <w:rsid w:val="00474149"/>
    <w:rsid w:val="0048097A"/>
    <w:rsid w:val="00484730"/>
    <w:rsid w:val="0049514F"/>
    <w:rsid w:val="004A2E9C"/>
    <w:rsid w:val="004A3113"/>
    <w:rsid w:val="004A3DD9"/>
    <w:rsid w:val="004B06B9"/>
    <w:rsid w:val="004B2CEF"/>
    <w:rsid w:val="004B4059"/>
    <w:rsid w:val="004B4CAF"/>
    <w:rsid w:val="004B5646"/>
    <w:rsid w:val="004B72D2"/>
    <w:rsid w:val="004C117D"/>
    <w:rsid w:val="004C4110"/>
    <w:rsid w:val="004C5CE1"/>
    <w:rsid w:val="004D03BE"/>
    <w:rsid w:val="004D5488"/>
    <w:rsid w:val="004D7482"/>
    <w:rsid w:val="004E52E0"/>
    <w:rsid w:val="004E6601"/>
    <w:rsid w:val="004E6BC6"/>
    <w:rsid w:val="004F1ED0"/>
    <w:rsid w:val="004F3C3C"/>
    <w:rsid w:val="004F46FD"/>
    <w:rsid w:val="004F5816"/>
    <w:rsid w:val="00501AA4"/>
    <w:rsid w:val="0050300B"/>
    <w:rsid w:val="00513DC4"/>
    <w:rsid w:val="00514C5D"/>
    <w:rsid w:val="00516DDF"/>
    <w:rsid w:val="00524120"/>
    <w:rsid w:val="005243F7"/>
    <w:rsid w:val="00527FA0"/>
    <w:rsid w:val="005311A3"/>
    <w:rsid w:val="005315C2"/>
    <w:rsid w:val="00533740"/>
    <w:rsid w:val="00533951"/>
    <w:rsid w:val="00536DE3"/>
    <w:rsid w:val="00537E9C"/>
    <w:rsid w:val="00545E3E"/>
    <w:rsid w:val="00546547"/>
    <w:rsid w:val="00550753"/>
    <w:rsid w:val="0056536F"/>
    <w:rsid w:val="00572C06"/>
    <w:rsid w:val="005732E7"/>
    <w:rsid w:val="00573EC0"/>
    <w:rsid w:val="005772E5"/>
    <w:rsid w:val="00580749"/>
    <w:rsid w:val="00580A97"/>
    <w:rsid w:val="00581428"/>
    <w:rsid w:val="00581846"/>
    <w:rsid w:val="00584A83"/>
    <w:rsid w:val="005858BC"/>
    <w:rsid w:val="00585E29"/>
    <w:rsid w:val="005879C2"/>
    <w:rsid w:val="005912DF"/>
    <w:rsid w:val="0059222C"/>
    <w:rsid w:val="00593D9D"/>
    <w:rsid w:val="005A1F4D"/>
    <w:rsid w:val="005A7D1B"/>
    <w:rsid w:val="005B03CA"/>
    <w:rsid w:val="005B2918"/>
    <w:rsid w:val="005B2C39"/>
    <w:rsid w:val="005B2CFC"/>
    <w:rsid w:val="005B2E75"/>
    <w:rsid w:val="005B642D"/>
    <w:rsid w:val="005C33F7"/>
    <w:rsid w:val="005C41B2"/>
    <w:rsid w:val="005C4730"/>
    <w:rsid w:val="005C6587"/>
    <w:rsid w:val="005D1656"/>
    <w:rsid w:val="005D254E"/>
    <w:rsid w:val="005E1ED4"/>
    <w:rsid w:val="005E24E1"/>
    <w:rsid w:val="005E45ED"/>
    <w:rsid w:val="005E51C1"/>
    <w:rsid w:val="005F2BCB"/>
    <w:rsid w:val="005F580B"/>
    <w:rsid w:val="00600801"/>
    <w:rsid w:val="006013A3"/>
    <w:rsid w:val="00601AB4"/>
    <w:rsid w:val="0060352E"/>
    <w:rsid w:val="00606D7B"/>
    <w:rsid w:val="006126A8"/>
    <w:rsid w:val="0061723E"/>
    <w:rsid w:val="00621641"/>
    <w:rsid w:val="00633E29"/>
    <w:rsid w:val="006345A8"/>
    <w:rsid w:val="00637818"/>
    <w:rsid w:val="006400A0"/>
    <w:rsid w:val="00640649"/>
    <w:rsid w:val="00643BC8"/>
    <w:rsid w:val="006466B1"/>
    <w:rsid w:val="00647622"/>
    <w:rsid w:val="00653CB6"/>
    <w:rsid w:val="00653D0A"/>
    <w:rsid w:val="00660613"/>
    <w:rsid w:val="00661602"/>
    <w:rsid w:val="00661C24"/>
    <w:rsid w:val="00662815"/>
    <w:rsid w:val="0067536D"/>
    <w:rsid w:val="00676AE0"/>
    <w:rsid w:val="00681C9D"/>
    <w:rsid w:val="00681EB5"/>
    <w:rsid w:val="0069034D"/>
    <w:rsid w:val="006911E3"/>
    <w:rsid w:val="00692231"/>
    <w:rsid w:val="006947F8"/>
    <w:rsid w:val="0069558E"/>
    <w:rsid w:val="006957DF"/>
    <w:rsid w:val="006957E4"/>
    <w:rsid w:val="006A10F4"/>
    <w:rsid w:val="006A1EA1"/>
    <w:rsid w:val="006A4AAA"/>
    <w:rsid w:val="006A56A5"/>
    <w:rsid w:val="006A56CB"/>
    <w:rsid w:val="006B1648"/>
    <w:rsid w:val="006B3809"/>
    <w:rsid w:val="006B3A4C"/>
    <w:rsid w:val="006B51E9"/>
    <w:rsid w:val="006B64B8"/>
    <w:rsid w:val="006B7688"/>
    <w:rsid w:val="006C2C08"/>
    <w:rsid w:val="006C47ED"/>
    <w:rsid w:val="006C6A6E"/>
    <w:rsid w:val="006D1583"/>
    <w:rsid w:val="006D5A39"/>
    <w:rsid w:val="006D66AB"/>
    <w:rsid w:val="006E2CD1"/>
    <w:rsid w:val="006E589A"/>
    <w:rsid w:val="006F0D83"/>
    <w:rsid w:val="006F1F7C"/>
    <w:rsid w:val="006F31E7"/>
    <w:rsid w:val="006F6719"/>
    <w:rsid w:val="006F6A6E"/>
    <w:rsid w:val="0070403F"/>
    <w:rsid w:val="007044CD"/>
    <w:rsid w:val="00704607"/>
    <w:rsid w:val="00705641"/>
    <w:rsid w:val="0070765F"/>
    <w:rsid w:val="00712822"/>
    <w:rsid w:val="00715BC5"/>
    <w:rsid w:val="00716B4E"/>
    <w:rsid w:val="00716C63"/>
    <w:rsid w:val="00717190"/>
    <w:rsid w:val="00721E57"/>
    <w:rsid w:val="00723CFB"/>
    <w:rsid w:val="00733878"/>
    <w:rsid w:val="00735C76"/>
    <w:rsid w:val="00735D09"/>
    <w:rsid w:val="00737B85"/>
    <w:rsid w:val="007411B9"/>
    <w:rsid w:val="0074513C"/>
    <w:rsid w:val="00755395"/>
    <w:rsid w:val="00756B38"/>
    <w:rsid w:val="00762168"/>
    <w:rsid w:val="00762BE5"/>
    <w:rsid w:val="00767C44"/>
    <w:rsid w:val="00770E52"/>
    <w:rsid w:val="00776B9C"/>
    <w:rsid w:val="00780DA1"/>
    <w:rsid w:val="00782557"/>
    <w:rsid w:val="00785010"/>
    <w:rsid w:val="00787B55"/>
    <w:rsid w:val="00787E10"/>
    <w:rsid w:val="00791B0C"/>
    <w:rsid w:val="00791F8C"/>
    <w:rsid w:val="00794214"/>
    <w:rsid w:val="007A269E"/>
    <w:rsid w:val="007A29E7"/>
    <w:rsid w:val="007A4B6A"/>
    <w:rsid w:val="007A4ECB"/>
    <w:rsid w:val="007A747E"/>
    <w:rsid w:val="007B1DFD"/>
    <w:rsid w:val="007B68F5"/>
    <w:rsid w:val="007C26A9"/>
    <w:rsid w:val="007D06F3"/>
    <w:rsid w:val="007D588C"/>
    <w:rsid w:val="007E2268"/>
    <w:rsid w:val="007E59EE"/>
    <w:rsid w:val="007E5BA5"/>
    <w:rsid w:val="007E5F33"/>
    <w:rsid w:val="007E61D3"/>
    <w:rsid w:val="007E7DED"/>
    <w:rsid w:val="007F0C2D"/>
    <w:rsid w:val="007F5340"/>
    <w:rsid w:val="007F636E"/>
    <w:rsid w:val="007F74C5"/>
    <w:rsid w:val="00801E34"/>
    <w:rsid w:val="00804922"/>
    <w:rsid w:val="00805813"/>
    <w:rsid w:val="00807121"/>
    <w:rsid w:val="008146B1"/>
    <w:rsid w:val="00820A74"/>
    <w:rsid w:val="00821164"/>
    <w:rsid w:val="00821F8D"/>
    <w:rsid w:val="008230F4"/>
    <w:rsid w:val="00825CA8"/>
    <w:rsid w:val="00827926"/>
    <w:rsid w:val="00827C70"/>
    <w:rsid w:val="00832AF4"/>
    <w:rsid w:val="008332CC"/>
    <w:rsid w:val="00833AEA"/>
    <w:rsid w:val="00834947"/>
    <w:rsid w:val="008369BD"/>
    <w:rsid w:val="00836C96"/>
    <w:rsid w:val="0083702D"/>
    <w:rsid w:val="00843A02"/>
    <w:rsid w:val="008476F0"/>
    <w:rsid w:val="00847D5E"/>
    <w:rsid w:val="008509FF"/>
    <w:rsid w:val="00850A48"/>
    <w:rsid w:val="0085506D"/>
    <w:rsid w:val="00857BBF"/>
    <w:rsid w:val="00861910"/>
    <w:rsid w:val="008667A6"/>
    <w:rsid w:val="008668EB"/>
    <w:rsid w:val="00866F46"/>
    <w:rsid w:val="0087175D"/>
    <w:rsid w:val="00872A63"/>
    <w:rsid w:val="00873740"/>
    <w:rsid w:val="00873E5B"/>
    <w:rsid w:val="00874E79"/>
    <w:rsid w:val="008777F1"/>
    <w:rsid w:val="00880AF0"/>
    <w:rsid w:val="00884926"/>
    <w:rsid w:val="00894D46"/>
    <w:rsid w:val="008A3F0D"/>
    <w:rsid w:val="008A4B35"/>
    <w:rsid w:val="008A60A8"/>
    <w:rsid w:val="008A6658"/>
    <w:rsid w:val="008A6ADD"/>
    <w:rsid w:val="008A6B78"/>
    <w:rsid w:val="008A7CD1"/>
    <w:rsid w:val="008B252B"/>
    <w:rsid w:val="008C029D"/>
    <w:rsid w:val="008C260B"/>
    <w:rsid w:val="008C31FE"/>
    <w:rsid w:val="008C4A8D"/>
    <w:rsid w:val="008D0B7B"/>
    <w:rsid w:val="008D5C15"/>
    <w:rsid w:val="008E19F9"/>
    <w:rsid w:val="008E4CBB"/>
    <w:rsid w:val="008E5BFC"/>
    <w:rsid w:val="008E6872"/>
    <w:rsid w:val="008F7CBE"/>
    <w:rsid w:val="00902C36"/>
    <w:rsid w:val="00910E78"/>
    <w:rsid w:val="00914EAC"/>
    <w:rsid w:val="009161A8"/>
    <w:rsid w:val="00921124"/>
    <w:rsid w:val="00921733"/>
    <w:rsid w:val="00923B12"/>
    <w:rsid w:val="009246D8"/>
    <w:rsid w:val="00924767"/>
    <w:rsid w:val="00926276"/>
    <w:rsid w:val="00933828"/>
    <w:rsid w:val="00933C66"/>
    <w:rsid w:val="00934B4F"/>
    <w:rsid w:val="00936AC4"/>
    <w:rsid w:val="00944BB8"/>
    <w:rsid w:val="00944F22"/>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3851"/>
    <w:rsid w:val="009851C8"/>
    <w:rsid w:val="00985ECB"/>
    <w:rsid w:val="00987112"/>
    <w:rsid w:val="00991EDF"/>
    <w:rsid w:val="00992DE5"/>
    <w:rsid w:val="00994388"/>
    <w:rsid w:val="00994DAA"/>
    <w:rsid w:val="009963F3"/>
    <w:rsid w:val="009970AF"/>
    <w:rsid w:val="009A2AE4"/>
    <w:rsid w:val="009A47CE"/>
    <w:rsid w:val="009A4A8D"/>
    <w:rsid w:val="009A683A"/>
    <w:rsid w:val="009B2F6E"/>
    <w:rsid w:val="009B3D2A"/>
    <w:rsid w:val="009B5111"/>
    <w:rsid w:val="009B7124"/>
    <w:rsid w:val="009B76D6"/>
    <w:rsid w:val="009C051C"/>
    <w:rsid w:val="009C1273"/>
    <w:rsid w:val="009C2561"/>
    <w:rsid w:val="009C36AB"/>
    <w:rsid w:val="009C4457"/>
    <w:rsid w:val="009C4F4B"/>
    <w:rsid w:val="009C66F4"/>
    <w:rsid w:val="009C71FE"/>
    <w:rsid w:val="009D1E94"/>
    <w:rsid w:val="009D71E7"/>
    <w:rsid w:val="009E2538"/>
    <w:rsid w:val="009E3ACF"/>
    <w:rsid w:val="009E4D67"/>
    <w:rsid w:val="009F1E6F"/>
    <w:rsid w:val="009F4AF0"/>
    <w:rsid w:val="00A00F0B"/>
    <w:rsid w:val="00A10608"/>
    <w:rsid w:val="00A10FE9"/>
    <w:rsid w:val="00A12662"/>
    <w:rsid w:val="00A12BDD"/>
    <w:rsid w:val="00A13A07"/>
    <w:rsid w:val="00A14E0B"/>
    <w:rsid w:val="00A14F63"/>
    <w:rsid w:val="00A151F8"/>
    <w:rsid w:val="00A17FD8"/>
    <w:rsid w:val="00A30058"/>
    <w:rsid w:val="00A32206"/>
    <w:rsid w:val="00A324A9"/>
    <w:rsid w:val="00A326B9"/>
    <w:rsid w:val="00A33856"/>
    <w:rsid w:val="00A340B4"/>
    <w:rsid w:val="00A342F9"/>
    <w:rsid w:val="00A35AC3"/>
    <w:rsid w:val="00A428ED"/>
    <w:rsid w:val="00A44F0D"/>
    <w:rsid w:val="00A456D7"/>
    <w:rsid w:val="00A52F77"/>
    <w:rsid w:val="00A64D9A"/>
    <w:rsid w:val="00A65649"/>
    <w:rsid w:val="00A70409"/>
    <w:rsid w:val="00A71F27"/>
    <w:rsid w:val="00A7243B"/>
    <w:rsid w:val="00A739B3"/>
    <w:rsid w:val="00A73C5E"/>
    <w:rsid w:val="00A763ED"/>
    <w:rsid w:val="00A824EA"/>
    <w:rsid w:val="00A828B1"/>
    <w:rsid w:val="00A8712B"/>
    <w:rsid w:val="00A95907"/>
    <w:rsid w:val="00AA1447"/>
    <w:rsid w:val="00AA15DF"/>
    <w:rsid w:val="00AA3227"/>
    <w:rsid w:val="00AB1230"/>
    <w:rsid w:val="00AB19C2"/>
    <w:rsid w:val="00AB20FA"/>
    <w:rsid w:val="00AB4168"/>
    <w:rsid w:val="00AC01FA"/>
    <w:rsid w:val="00AC1787"/>
    <w:rsid w:val="00AC571F"/>
    <w:rsid w:val="00AC7A4E"/>
    <w:rsid w:val="00AD1849"/>
    <w:rsid w:val="00AD66B5"/>
    <w:rsid w:val="00AD71BA"/>
    <w:rsid w:val="00AE4CF8"/>
    <w:rsid w:val="00AE601F"/>
    <w:rsid w:val="00AE755F"/>
    <w:rsid w:val="00AF516E"/>
    <w:rsid w:val="00AF6336"/>
    <w:rsid w:val="00AF645D"/>
    <w:rsid w:val="00B05A14"/>
    <w:rsid w:val="00B06373"/>
    <w:rsid w:val="00B10908"/>
    <w:rsid w:val="00B1106C"/>
    <w:rsid w:val="00B177F4"/>
    <w:rsid w:val="00B249EF"/>
    <w:rsid w:val="00B301F6"/>
    <w:rsid w:val="00B3159E"/>
    <w:rsid w:val="00B317A5"/>
    <w:rsid w:val="00B33A09"/>
    <w:rsid w:val="00B3606F"/>
    <w:rsid w:val="00B36154"/>
    <w:rsid w:val="00B364C0"/>
    <w:rsid w:val="00B4580D"/>
    <w:rsid w:val="00B50053"/>
    <w:rsid w:val="00B5421D"/>
    <w:rsid w:val="00B562CF"/>
    <w:rsid w:val="00B60176"/>
    <w:rsid w:val="00B63302"/>
    <w:rsid w:val="00B642F1"/>
    <w:rsid w:val="00B64E8C"/>
    <w:rsid w:val="00B67977"/>
    <w:rsid w:val="00B67CD1"/>
    <w:rsid w:val="00B7128F"/>
    <w:rsid w:val="00B73430"/>
    <w:rsid w:val="00B764CE"/>
    <w:rsid w:val="00B77E28"/>
    <w:rsid w:val="00B81942"/>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17D"/>
    <w:rsid w:val="00BB4E1C"/>
    <w:rsid w:val="00BB665D"/>
    <w:rsid w:val="00BC0A26"/>
    <w:rsid w:val="00BC48EE"/>
    <w:rsid w:val="00BC63C7"/>
    <w:rsid w:val="00BD0C3C"/>
    <w:rsid w:val="00BD0D8A"/>
    <w:rsid w:val="00BD1E4C"/>
    <w:rsid w:val="00BD3692"/>
    <w:rsid w:val="00BE15F6"/>
    <w:rsid w:val="00BE6D28"/>
    <w:rsid w:val="00BE7B07"/>
    <w:rsid w:val="00BF0B7C"/>
    <w:rsid w:val="00BF10DC"/>
    <w:rsid w:val="00BF58C9"/>
    <w:rsid w:val="00BF5D88"/>
    <w:rsid w:val="00C00E10"/>
    <w:rsid w:val="00C0120E"/>
    <w:rsid w:val="00C01442"/>
    <w:rsid w:val="00C03ADD"/>
    <w:rsid w:val="00C1502B"/>
    <w:rsid w:val="00C15C4E"/>
    <w:rsid w:val="00C16679"/>
    <w:rsid w:val="00C1761F"/>
    <w:rsid w:val="00C2223E"/>
    <w:rsid w:val="00C26075"/>
    <w:rsid w:val="00C306E4"/>
    <w:rsid w:val="00C311D3"/>
    <w:rsid w:val="00C328F4"/>
    <w:rsid w:val="00C336BA"/>
    <w:rsid w:val="00C33957"/>
    <w:rsid w:val="00C34C11"/>
    <w:rsid w:val="00C35D9E"/>
    <w:rsid w:val="00C45300"/>
    <w:rsid w:val="00C45E58"/>
    <w:rsid w:val="00C470E3"/>
    <w:rsid w:val="00C47278"/>
    <w:rsid w:val="00C50368"/>
    <w:rsid w:val="00C517CD"/>
    <w:rsid w:val="00C55EC3"/>
    <w:rsid w:val="00C561CD"/>
    <w:rsid w:val="00C56B4B"/>
    <w:rsid w:val="00C601AC"/>
    <w:rsid w:val="00C6131F"/>
    <w:rsid w:val="00C63441"/>
    <w:rsid w:val="00C64EE9"/>
    <w:rsid w:val="00C655A5"/>
    <w:rsid w:val="00C75FAF"/>
    <w:rsid w:val="00C760A5"/>
    <w:rsid w:val="00C778A6"/>
    <w:rsid w:val="00C801E1"/>
    <w:rsid w:val="00C82D71"/>
    <w:rsid w:val="00C86006"/>
    <w:rsid w:val="00C87260"/>
    <w:rsid w:val="00C920D7"/>
    <w:rsid w:val="00C9371D"/>
    <w:rsid w:val="00C93FAE"/>
    <w:rsid w:val="00C96396"/>
    <w:rsid w:val="00C97B31"/>
    <w:rsid w:val="00CA3215"/>
    <w:rsid w:val="00CA3B09"/>
    <w:rsid w:val="00CA4CFD"/>
    <w:rsid w:val="00CA573D"/>
    <w:rsid w:val="00CA5B7B"/>
    <w:rsid w:val="00CB01DF"/>
    <w:rsid w:val="00CB1343"/>
    <w:rsid w:val="00CB1347"/>
    <w:rsid w:val="00CB1563"/>
    <w:rsid w:val="00CB1CA4"/>
    <w:rsid w:val="00CB2564"/>
    <w:rsid w:val="00CB3AAD"/>
    <w:rsid w:val="00CC0687"/>
    <w:rsid w:val="00CC10E3"/>
    <w:rsid w:val="00CC189E"/>
    <w:rsid w:val="00CC3ED2"/>
    <w:rsid w:val="00CC47C3"/>
    <w:rsid w:val="00CC60FA"/>
    <w:rsid w:val="00CC7402"/>
    <w:rsid w:val="00CD6EF5"/>
    <w:rsid w:val="00CD6F68"/>
    <w:rsid w:val="00CE3F13"/>
    <w:rsid w:val="00CE48CA"/>
    <w:rsid w:val="00CE6549"/>
    <w:rsid w:val="00CF0B32"/>
    <w:rsid w:val="00CF2945"/>
    <w:rsid w:val="00CF4242"/>
    <w:rsid w:val="00CF7664"/>
    <w:rsid w:val="00D021C4"/>
    <w:rsid w:val="00D0229B"/>
    <w:rsid w:val="00D03463"/>
    <w:rsid w:val="00D04681"/>
    <w:rsid w:val="00D06EA1"/>
    <w:rsid w:val="00D06FFB"/>
    <w:rsid w:val="00D10BE7"/>
    <w:rsid w:val="00D10BEA"/>
    <w:rsid w:val="00D13FDD"/>
    <w:rsid w:val="00D16EC9"/>
    <w:rsid w:val="00D23525"/>
    <w:rsid w:val="00D275E5"/>
    <w:rsid w:val="00D278C9"/>
    <w:rsid w:val="00D32020"/>
    <w:rsid w:val="00D33F18"/>
    <w:rsid w:val="00D35FF6"/>
    <w:rsid w:val="00D40DBF"/>
    <w:rsid w:val="00D435E1"/>
    <w:rsid w:val="00D43A76"/>
    <w:rsid w:val="00D45074"/>
    <w:rsid w:val="00D45662"/>
    <w:rsid w:val="00D45835"/>
    <w:rsid w:val="00D45897"/>
    <w:rsid w:val="00D52ED9"/>
    <w:rsid w:val="00D532AD"/>
    <w:rsid w:val="00D55996"/>
    <w:rsid w:val="00D66F32"/>
    <w:rsid w:val="00D72862"/>
    <w:rsid w:val="00D746D3"/>
    <w:rsid w:val="00D75892"/>
    <w:rsid w:val="00D81940"/>
    <w:rsid w:val="00D81C3C"/>
    <w:rsid w:val="00D81EB8"/>
    <w:rsid w:val="00D851A4"/>
    <w:rsid w:val="00D87ECE"/>
    <w:rsid w:val="00D90130"/>
    <w:rsid w:val="00D90FF7"/>
    <w:rsid w:val="00D91236"/>
    <w:rsid w:val="00D9335E"/>
    <w:rsid w:val="00D93AE3"/>
    <w:rsid w:val="00D95D1B"/>
    <w:rsid w:val="00DA0262"/>
    <w:rsid w:val="00DA522D"/>
    <w:rsid w:val="00DA6CF8"/>
    <w:rsid w:val="00DA7B6E"/>
    <w:rsid w:val="00DA7C42"/>
    <w:rsid w:val="00DB360A"/>
    <w:rsid w:val="00DB364E"/>
    <w:rsid w:val="00DB5D92"/>
    <w:rsid w:val="00DB747D"/>
    <w:rsid w:val="00DC1397"/>
    <w:rsid w:val="00DC2B0A"/>
    <w:rsid w:val="00DC53D1"/>
    <w:rsid w:val="00DC55EC"/>
    <w:rsid w:val="00DD013B"/>
    <w:rsid w:val="00DD5935"/>
    <w:rsid w:val="00DD5A5D"/>
    <w:rsid w:val="00DD62E3"/>
    <w:rsid w:val="00DE7287"/>
    <w:rsid w:val="00DE7BDA"/>
    <w:rsid w:val="00DF33D5"/>
    <w:rsid w:val="00DF5A1A"/>
    <w:rsid w:val="00E00D8F"/>
    <w:rsid w:val="00E22371"/>
    <w:rsid w:val="00E232FC"/>
    <w:rsid w:val="00E24E4F"/>
    <w:rsid w:val="00E27004"/>
    <w:rsid w:val="00E30501"/>
    <w:rsid w:val="00E32544"/>
    <w:rsid w:val="00E33C7A"/>
    <w:rsid w:val="00E36051"/>
    <w:rsid w:val="00E36CA1"/>
    <w:rsid w:val="00E436DC"/>
    <w:rsid w:val="00E44B3C"/>
    <w:rsid w:val="00E45D47"/>
    <w:rsid w:val="00E50CAD"/>
    <w:rsid w:val="00E53E42"/>
    <w:rsid w:val="00E54302"/>
    <w:rsid w:val="00E54B1E"/>
    <w:rsid w:val="00E55997"/>
    <w:rsid w:val="00E602E9"/>
    <w:rsid w:val="00E65A62"/>
    <w:rsid w:val="00E72F34"/>
    <w:rsid w:val="00E74390"/>
    <w:rsid w:val="00E76D4E"/>
    <w:rsid w:val="00E77228"/>
    <w:rsid w:val="00E80215"/>
    <w:rsid w:val="00E8074A"/>
    <w:rsid w:val="00E81696"/>
    <w:rsid w:val="00E81EA5"/>
    <w:rsid w:val="00E83CE8"/>
    <w:rsid w:val="00E86AA8"/>
    <w:rsid w:val="00E93FF2"/>
    <w:rsid w:val="00E943CE"/>
    <w:rsid w:val="00E945A0"/>
    <w:rsid w:val="00E96195"/>
    <w:rsid w:val="00EA26AD"/>
    <w:rsid w:val="00EA644D"/>
    <w:rsid w:val="00EB1616"/>
    <w:rsid w:val="00EB1FDA"/>
    <w:rsid w:val="00EC2C95"/>
    <w:rsid w:val="00EC6CD2"/>
    <w:rsid w:val="00EC6DDB"/>
    <w:rsid w:val="00EC7EA6"/>
    <w:rsid w:val="00ED4F10"/>
    <w:rsid w:val="00ED5BCD"/>
    <w:rsid w:val="00ED7FBA"/>
    <w:rsid w:val="00EE2BD8"/>
    <w:rsid w:val="00EE405A"/>
    <w:rsid w:val="00EE5189"/>
    <w:rsid w:val="00EF083E"/>
    <w:rsid w:val="00EF40D1"/>
    <w:rsid w:val="00F00513"/>
    <w:rsid w:val="00F01A80"/>
    <w:rsid w:val="00F0529C"/>
    <w:rsid w:val="00F055CB"/>
    <w:rsid w:val="00F06EA8"/>
    <w:rsid w:val="00F10AAA"/>
    <w:rsid w:val="00F123F2"/>
    <w:rsid w:val="00F1478B"/>
    <w:rsid w:val="00F15AFF"/>
    <w:rsid w:val="00F200C9"/>
    <w:rsid w:val="00F21929"/>
    <w:rsid w:val="00F2324C"/>
    <w:rsid w:val="00F26832"/>
    <w:rsid w:val="00F34B3E"/>
    <w:rsid w:val="00F34D62"/>
    <w:rsid w:val="00F41161"/>
    <w:rsid w:val="00F4139B"/>
    <w:rsid w:val="00F421F7"/>
    <w:rsid w:val="00F45114"/>
    <w:rsid w:val="00F45CC3"/>
    <w:rsid w:val="00F460BE"/>
    <w:rsid w:val="00F479B9"/>
    <w:rsid w:val="00F53522"/>
    <w:rsid w:val="00F539E7"/>
    <w:rsid w:val="00F53D77"/>
    <w:rsid w:val="00F55D70"/>
    <w:rsid w:val="00F55F81"/>
    <w:rsid w:val="00F56C6B"/>
    <w:rsid w:val="00F61E3C"/>
    <w:rsid w:val="00F61F0C"/>
    <w:rsid w:val="00F66EF8"/>
    <w:rsid w:val="00F72627"/>
    <w:rsid w:val="00F73E52"/>
    <w:rsid w:val="00F73F21"/>
    <w:rsid w:val="00F74C3A"/>
    <w:rsid w:val="00F74D76"/>
    <w:rsid w:val="00F76E8F"/>
    <w:rsid w:val="00F777D9"/>
    <w:rsid w:val="00F86797"/>
    <w:rsid w:val="00F87B7F"/>
    <w:rsid w:val="00F91F15"/>
    <w:rsid w:val="00FA4565"/>
    <w:rsid w:val="00FA5B16"/>
    <w:rsid w:val="00FA6B9F"/>
    <w:rsid w:val="00FB3079"/>
    <w:rsid w:val="00FB4B4F"/>
    <w:rsid w:val="00FC07B4"/>
    <w:rsid w:val="00FC6A66"/>
    <w:rsid w:val="00FD290F"/>
    <w:rsid w:val="00FD3296"/>
    <w:rsid w:val="00FE02F4"/>
    <w:rsid w:val="00FE0791"/>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fs.admin.ch/bfs/de/home/statistiken/energie.assetdetail.28065403.htm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313</Words>
  <Characters>20879</Characters>
  <Application>Microsoft Office Word</Application>
  <DocSecurity>0</DocSecurity>
  <Lines>173</Lines>
  <Paragraphs>48</Paragraphs>
  <ScaleCrop>false</ScaleCrop>
  <Company/>
  <LinksUpToDate>false</LinksUpToDate>
  <CharactersWithSpaces>2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450</cp:revision>
  <dcterms:created xsi:type="dcterms:W3CDTF">2023-09-28T09:11:00Z</dcterms:created>
  <dcterms:modified xsi:type="dcterms:W3CDTF">2023-10-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e5dzfYU"/&gt;&lt;style id="http://www.zotero.org/styles/ieee" locale="de-DE"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